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bookmarkStart w:id="0" w:name="_Hlk197974188"/>
      <w:r>
        <w:rPr>
          <w:bCs/>
        </w:rPr>
        <w:t>Dez anos de Backpei: uma anális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4DAE48B7"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A esse conjunto de pesquisas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1A59F4E7"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w:t>
      </w:r>
      <w:commentRangeStart w:id="1"/>
      <w:r w:rsidR="00114726">
        <w:t xml:space="preserve">os estudos restantes foram divididos entre aqueles que são de aplicação do BackPEI </w:t>
      </w:r>
      <w:commentRangeEnd w:id="1"/>
      <w:r w:rsidR="00B45248">
        <w:rPr>
          <w:rStyle w:val="Refdecomentrio"/>
        </w:rPr>
        <w:commentReference w:id="1"/>
      </w:r>
      <w:r w:rsidR="00396D35">
        <w:t>e</w:t>
      </w:r>
      <w:r w:rsidR="00114726">
        <w:t xml:space="preserve">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2" w:name="_Ref197634849"/>
      <w:r w:rsidRPr="00FB04A0">
        <w:t>Figura</w:t>
      </w:r>
      <w:r>
        <w:t xml:space="preserve"> </w:t>
      </w:r>
      <w:r w:rsidR="00000000">
        <w:fldChar w:fldCharType="begin"/>
      </w:r>
      <w:r w:rsidR="00000000">
        <w:instrText xml:space="preserve"> SEQ Figura \* ARABIC </w:instrText>
      </w:r>
      <w:r w:rsidR="00000000">
        <w:fldChar w:fldCharType="separate"/>
      </w:r>
      <w:r>
        <w:rPr>
          <w:noProof/>
        </w:rPr>
        <w:t>1</w:t>
      </w:r>
      <w:r w:rsidR="00000000">
        <w:rPr>
          <w:noProof/>
        </w:rPr>
        <w:fldChar w:fldCharType="end"/>
      </w:r>
      <w:bookmarkEnd w:id="2"/>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13"/>
          <w:pgSz w:w="11906" w:h="16838"/>
          <w:pgMar w:top="1701" w:right="1134" w:bottom="1134" w:left="1701" w:header="708" w:footer="708" w:gutter="0"/>
          <w:cols w:space="708"/>
          <w:docGrid w:linePitch="360"/>
        </w:sectPr>
      </w:pPr>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9F0C8B" w:rsidRDefault="00C630DC" w:rsidP="00741530">
            <w:pPr>
              <w:spacing w:after="120" w:line="240" w:lineRule="auto"/>
              <w:ind w:firstLine="0"/>
              <w:rPr>
                <w:rFonts w:eastAsia="Times New Roman" w:cs="Arial"/>
                <w:kern w:val="0"/>
                <w:sz w:val="20"/>
                <w:szCs w:val="20"/>
                <w:lang w:eastAsia="pt-BR"/>
                <w14:ligatures w14:val="none"/>
              </w:rPr>
            </w:pPr>
            <w:r w:rsidRPr="009F0C8B">
              <w:rPr>
                <w:rFonts w:eastAsia="Times New Roman" w:cs="Arial"/>
                <w:kern w:val="0"/>
                <w:sz w:val="20"/>
                <w:szCs w:val="20"/>
                <w:lang w:eastAsia="pt-BR"/>
                <w14:ligatures w14:val="none"/>
              </w:rPr>
              <w:t>Painel com 8 especialistas avaliou: adequação ao avaliar</w:t>
            </w:r>
            <w:r w:rsidR="00EE6DE6" w:rsidRPr="009F0C8B">
              <w:rPr>
                <w:rFonts w:eastAsia="Times New Roman" w:cs="Arial"/>
                <w:kern w:val="0"/>
                <w:sz w:val="20"/>
                <w:szCs w:val="20"/>
                <w:lang w:eastAsia="pt-BR"/>
                <w14:ligatures w14:val="none"/>
              </w:rPr>
              <w:t xml:space="preserve"> as atividades de vida diária (</w:t>
            </w:r>
            <w:proofErr w:type="spellStart"/>
            <w:r w:rsidRPr="009F0C8B">
              <w:rPr>
                <w:rFonts w:eastAsia="Times New Roman" w:cs="Arial"/>
                <w:kern w:val="0"/>
                <w:sz w:val="20"/>
                <w:szCs w:val="20"/>
                <w:lang w:eastAsia="pt-BR"/>
                <w14:ligatures w14:val="none"/>
              </w:rPr>
              <w:t>AVDs</w:t>
            </w:r>
            <w:proofErr w:type="spellEnd"/>
            <w:r w:rsidR="00EE6DE6" w:rsidRPr="009F0C8B">
              <w:rPr>
                <w:rFonts w:eastAsia="Times New Roman" w:cs="Arial"/>
                <w:kern w:val="0"/>
                <w:sz w:val="20"/>
                <w:szCs w:val="20"/>
                <w:lang w:eastAsia="pt-BR"/>
                <w14:ligatures w14:val="none"/>
              </w:rPr>
              <w:t>)</w:t>
            </w:r>
            <w:r w:rsidRPr="009F0C8B">
              <w:rPr>
                <w:rFonts w:eastAsia="Times New Roman" w:cs="Arial"/>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BackPEI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BackPEI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w:t>
            </w:r>
            <w:proofErr w:type="gramStart"/>
            <w:r w:rsidRPr="00C41819">
              <w:rPr>
                <w:rFonts w:eastAsia="Times New Roman" w:cs="Arial"/>
                <w:color w:val="000000"/>
                <w:kern w:val="0"/>
                <w:sz w:val="20"/>
                <w:szCs w:val="20"/>
                <w:lang w:eastAsia="pt-BR"/>
                <w14:ligatures w14:val="none"/>
              </w:rPr>
              <w:t>0,905 ;χ</w:t>
            </w:r>
            <w:proofErr w:type="gramEnd"/>
            <w:r w:rsidRPr="00C41819">
              <w:rPr>
                <w:rFonts w:eastAsia="Times New Roman" w:cs="Arial"/>
                <w:color w:val="000000"/>
                <w:kern w:val="0"/>
                <w:sz w:val="20"/>
                <w:szCs w:val="20"/>
                <w:lang w:eastAsia="pt-BR"/>
                <w14:ligatures w14:val="none"/>
              </w:rPr>
              <w:t>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w:t>
            </w:r>
            <w:proofErr w:type="gramStart"/>
            <w:r w:rsidRPr="00C41819">
              <w:rPr>
                <w:rFonts w:eastAsia="Times New Roman" w:cs="Arial"/>
                <w:color w:val="000000"/>
                <w:kern w:val="0"/>
                <w:sz w:val="20"/>
                <w:szCs w:val="20"/>
                <w:lang w:eastAsia="pt-BR"/>
                <w14:ligatures w14:val="none"/>
              </w:rPr>
              <w:t>total  satisfatória</w:t>
            </w:r>
            <w:proofErr w:type="gramEnd"/>
            <w:r w:rsidRPr="00C41819">
              <w:rPr>
                <w:rFonts w:eastAsia="Times New Roman" w:cs="Arial"/>
                <w:color w:val="000000"/>
                <w:kern w:val="0"/>
                <w:sz w:val="20"/>
                <w:szCs w:val="20"/>
                <w:lang w:eastAsia="pt-BR"/>
                <w14:ligatures w14:val="none"/>
              </w:rPr>
              <w:t>;</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w:t>
            </w:r>
            <w:proofErr w:type="gramStart"/>
            <w:r w:rsidRPr="00C41819">
              <w:rPr>
                <w:rFonts w:eastAsia="Times New Roman" w:cs="Arial"/>
                <w:color w:val="000000"/>
                <w:kern w:val="0"/>
                <w:sz w:val="20"/>
                <w:szCs w:val="20"/>
                <w:lang w:eastAsia="pt-BR"/>
                <w14:ligatures w14:val="none"/>
              </w:rPr>
              <w:t>83,  EPM</w:t>
            </w:r>
            <w:proofErr w:type="gramEnd"/>
            <w:r w:rsidRPr="00C41819">
              <w:rPr>
                <w:rFonts w:eastAsia="Times New Roman" w:cs="Arial"/>
                <w:color w:val="000000"/>
                <w:kern w:val="0"/>
                <w:sz w:val="20"/>
                <w:szCs w:val="20"/>
                <w:lang w:eastAsia="pt-BR"/>
                <w14:ligatures w14:val="none"/>
              </w:rPr>
              <w:t xml:space="preserve">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3531302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enhuma intervenção foi feita. Questionário </w:t>
            </w:r>
            <w:r w:rsidR="009F0C8B" w:rsidRPr="00C41819">
              <w:rPr>
                <w:rFonts w:eastAsia="Times New Roman" w:cs="Arial"/>
                <w:color w:val="000000"/>
                <w:kern w:val="0"/>
                <w:sz w:val="20"/>
                <w:szCs w:val="20"/>
                <w:lang w:eastAsia="pt-BR"/>
                <w14:ligatures w14:val="none"/>
              </w:rPr>
              <w:t>retraduzido para</w:t>
            </w:r>
            <w:r w:rsidRPr="00C41819">
              <w:rPr>
                <w:rFonts w:eastAsia="Times New Roman" w:cs="Arial"/>
                <w:color w:val="000000"/>
                <w:kern w:val="0"/>
                <w:sz w:val="20"/>
                <w:szCs w:val="20"/>
                <w:lang w:eastAsia="pt-BR"/>
                <w14:ligatures w14:val="none"/>
              </w:rPr>
              <w:t xml:space="preserve">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w:t>
            </w:r>
            <w:proofErr w:type="gramStart"/>
            <w:r w:rsidRPr="00C41819">
              <w:rPr>
                <w:rFonts w:eastAsia="Times New Roman" w:cs="Arial"/>
                <w:color w:val="000000"/>
                <w:kern w:val="0"/>
                <w:sz w:val="20"/>
                <w:szCs w:val="20"/>
                <w:lang w:eastAsia="pt-BR"/>
                <w14:ligatures w14:val="none"/>
              </w:rPr>
              <w:t>CCI(</w:t>
            </w:r>
            <w:proofErr w:type="gramEnd"/>
            <w:r w:rsidRPr="00C41819">
              <w:rPr>
                <w:rFonts w:eastAsia="Times New Roman" w:cs="Arial"/>
                <w:color w:val="000000"/>
                <w:kern w:val="0"/>
                <w:sz w:val="20"/>
                <w:szCs w:val="20"/>
                <w:lang w:eastAsia="pt-BR"/>
                <w14:ligatures w14:val="none"/>
              </w:rPr>
              <w:t xml:space="preserve">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CA</w:t>
            </w:r>
            <w:proofErr w:type="spellEnd"/>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3" w:name="_Ref198035055"/>
      <w:bookmarkStart w:id="4" w:name="_Ref198035051"/>
      <w:r>
        <w:t xml:space="preserve">Tabela </w:t>
      </w:r>
      <w:r w:rsidR="00000000">
        <w:fldChar w:fldCharType="begin"/>
      </w:r>
      <w:r w:rsidR="00000000">
        <w:instrText xml:space="preserve"> SEQ Tabela \* ARABIC </w:instrText>
      </w:r>
      <w:r w:rsidR="00000000">
        <w:fldChar w:fldCharType="separate"/>
      </w:r>
      <w:r>
        <w:rPr>
          <w:noProof/>
        </w:rPr>
        <w:t>1</w:t>
      </w:r>
      <w:r w:rsidR="00000000">
        <w:rPr>
          <w:noProof/>
        </w:rPr>
        <w:fldChar w:fldCharType="end"/>
      </w:r>
      <w:bookmarkEnd w:id="3"/>
      <w:r>
        <w:t xml:space="preserve"> – </w:t>
      </w:r>
      <w:r w:rsidRPr="007C0164">
        <w:t>Fontes</w:t>
      </w:r>
      <w:r>
        <w:t xml:space="preserve"> incluídas na revisão</w:t>
      </w:r>
      <w:bookmarkEnd w:id="4"/>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5" w:name="_Ref197634909"/>
      <w:bookmarkStart w:id="6" w:name="_Ref197941347"/>
      <w:r>
        <w:lastRenderedPageBreak/>
        <w:t xml:space="preserve">Figura </w:t>
      </w:r>
      <w:r w:rsidR="00000000">
        <w:fldChar w:fldCharType="begin"/>
      </w:r>
      <w:r w:rsidR="00000000">
        <w:instrText xml:space="preserve"> SEQ Figura \* ARABIC </w:instrText>
      </w:r>
      <w:r w:rsidR="00000000">
        <w:fldChar w:fldCharType="separate"/>
      </w:r>
      <w:r>
        <w:rPr>
          <w:noProof/>
        </w:rPr>
        <w:t>2</w:t>
      </w:r>
      <w:r w:rsidR="00000000">
        <w:rPr>
          <w:noProof/>
        </w:rPr>
        <w:fldChar w:fldCharType="end"/>
      </w:r>
      <w:bookmarkEnd w:id="5"/>
      <w:r>
        <w:t xml:space="preserve"> - </w:t>
      </w:r>
      <w:r w:rsidRPr="00EE7692">
        <w:t>Linha do tempo do BackPEI.</w:t>
      </w:r>
      <w:bookmarkEnd w:id="6"/>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788B0B6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w:t>
      </w:r>
      <w:r>
        <w:lastRenderedPageBreak/>
        <w:t xml:space="preserve">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w:t>
      </w:r>
      <w:r>
        <w:lastRenderedPageBreak/>
        <w:t>validade de conteúdo aplicada no BackPEI difere da aplicada ao BABAQ, pois parece 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Akbari-Chehrehbargh; Tavafian;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 xml:space="preserve">Esta dor no pescoço impede ou </w:t>
      </w:r>
      <w:r w:rsidR="00BA2D72" w:rsidRPr="00BA2D72">
        <w:lastRenderedPageBreak/>
        <w:t>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w:t>
      </w:r>
      <w:proofErr w:type="spellStart"/>
      <w:r w:rsidRPr="00CF043C">
        <w:t>BackPEI-CA</w:t>
      </w:r>
      <w:proofErr w:type="spellEnd"/>
      <w:r w:rsidRPr="00CF043C">
        <w:t xml:space="preserve">,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CA</w:t>
      </w:r>
      <w:proofErr w:type="spellEnd"/>
      <w:r w:rsidRPr="00CF043C">
        <w:t xml:space="preserve">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CA</w:t>
      </w:r>
      <w:proofErr w:type="spellEnd"/>
      <w:r w:rsidRPr="00CF043C">
        <w:t xml:space="preserve">: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7" w:name="_Ref197680962"/>
      <w:r>
        <w:t xml:space="preserve">Figura </w:t>
      </w:r>
      <w:r w:rsidR="00000000">
        <w:fldChar w:fldCharType="begin"/>
      </w:r>
      <w:r w:rsidR="00000000">
        <w:instrText xml:space="preserve"> SEQ Figura \* ARABIC </w:instrText>
      </w:r>
      <w:r w:rsidR="00000000">
        <w:fldChar w:fldCharType="separate"/>
      </w:r>
      <w:r w:rsidR="00577186">
        <w:rPr>
          <w:noProof/>
        </w:rPr>
        <w:t>3</w:t>
      </w:r>
      <w:r w:rsidR="00000000">
        <w:rPr>
          <w:noProof/>
        </w:rPr>
        <w:fldChar w:fldCharType="end"/>
      </w:r>
      <w:bookmarkEnd w:id="7"/>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w:t>
      </w:r>
      <w:r w:rsidRPr="00303144">
        <w:lastRenderedPageBreak/>
        <w:t xml:space="preserve">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8" w:name="_Ref197766710"/>
      <w:r>
        <w:t xml:space="preserve">Figura </w:t>
      </w:r>
      <w:r w:rsidR="00000000">
        <w:fldChar w:fldCharType="begin"/>
      </w:r>
      <w:r w:rsidR="00000000">
        <w:instrText xml:space="preserve"> SEQ Figura \* ARABIC </w:instrText>
      </w:r>
      <w:r w:rsidR="00000000">
        <w:fldChar w:fldCharType="separate"/>
      </w:r>
      <w:r w:rsidR="00577186">
        <w:rPr>
          <w:noProof/>
        </w:rPr>
        <w:t>4</w:t>
      </w:r>
      <w:r w:rsidR="00000000">
        <w:rPr>
          <w:noProof/>
        </w:rPr>
        <w:fldChar w:fldCharType="end"/>
      </w:r>
      <w:bookmarkEnd w:id="8"/>
      <w:r>
        <w:t xml:space="preserve"> - Escala Visual Analógica da intensidade da dor</w:t>
      </w:r>
    </w:p>
    <w:p w14:paraId="52F46296" w14:textId="77777777" w:rsidR="00E26838" w:rsidRDefault="00E26838" w:rsidP="002C6992"/>
    <w:p w14:paraId="713C37E9" w14:textId="0476FE5F" w:rsidR="00624152" w:rsidRDefault="000A02BA" w:rsidP="002C6992">
      <w:r>
        <w:t>Dado que existem diferentes versões do BackPEI</w:t>
      </w:r>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7"/>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8"/>
                          <a:stretch>
                            <a:fillRect/>
                          </a:stretch>
                        </pic:blipFill>
                        <pic:spPr>
                          <a:xfrm>
                            <a:off x="0" y="2305958"/>
                            <a:ext cx="7116168" cy="1924319"/>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9" w:name="_Ref197768161"/>
      <w:r>
        <w:t xml:space="preserve">Figura </w:t>
      </w:r>
      <w:r w:rsidR="00000000">
        <w:fldChar w:fldCharType="begin"/>
      </w:r>
      <w:r w:rsidR="00000000">
        <w:instrText xml:space="preserve"> SEQ Figura \* ARABIC </w:instrText>
      </w:r>
      <w:r w:rsidR="00000000">
        <w:fldChar w:fldCharType="separate"/>
      </w:r>
      <w:r w:rsidR="00577186">
        <w:rPr>
          <w:noProof/>
        </w:rPr>
        <w:t>5</w:t>
      </w:r>
      <w:r w:rsidR="00000000">
        <w:rPr>
          <w:noProof/>
        </w:rPr>
        <w:fldChar w:fldCharType="end"/>
      </w:r>
      <w:bookmarkEnd w:id="9"/>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10"/>
      <w:proofErr w:type="spellStart"/>
      <w:r>
        <w:t>AVD</w:t>
      </w:r>
      <w:r w:rsidR="00EE6DE6">
        <w:t>s</w:t>
      </w:r>
      <w:proofErr w:type="spellEnd"/>
      <w:r>
        <w:t xml:space="preserve"> </w:t>
      </w:r>
      <w:commentRangeEnd w:id="10"/>
      <w:r w:rsidR="00CF043C">
        <w:rPr>
          <w:rStyle w:val="Refdecomentrio"/>
        </w:rPr>
        <w:commentReference w:id="10"/>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xmlns:w16sdtfl="http://schemas.microsoft.com/office/word/2024/wordml/sdtformatlock" xmlns:w16du="http://schemas.microsoft.com/office/word/2023/wordml/word16du">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1" w:name="_Ref197785888"/>
      <w:bookmarkStart w:id="12" w:name="_Ref197785880"/>
      <w:r>
        <w:t xml:space="preserve">Figura </w:t>
      </w:r>
      <w:r w:rsidR="00000000">
        <w:fldChar w:fldCharType="begin"/>
      </w:r>
      <w:r w:rsidR="00000000">
        <w:instrText xml:space="preserve"> SEQ Figura \* ARABIC </w:instrText>
      </w:r>
      <w:r w:rsidR="00000000">
        <w:fldChar w:fldCharType="separate"/>
      </w:r>
      <w:r>
        <w:rPr>
          <w:noProof/>
        </w:rPr>
        <w:t>6</w:t>
      </w:r>
      <w:r w:rsidR="00000000">
        <w:rPr>
          <w:noProof/>
        </w:rPr>
        <w:fldChar w:fldCharType="end"/>
      </w:r>
      <w:bookmarkEnd w:id="11"/>
      <w:r>
        <w:t xml:space="preserve"> - D</w:t>
      </w:r>
      <w:r w:rsidRPr="00666E71">
        <w:t>esign gráfico para apoio aos itens relativos à dor</w:t>
      </w:r>
      <w:bookmarkEnd w:id="12"/>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CA</w:t>
      </w:r>
      <w:proofErr w:type="spellEnd"/>
      <w:r w:rsidRPr="00EA49C8">
        <w:t xml:space="preserve">,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17B2A060"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clinimetria. </w:t>
      </w:r>
      <w:commentRangeStart w:id="13"/>
      <w:r w:rsidRPr="00320814">
        <w:t xml:space="preserve">A caracterização, por exemplo, pode ocorrer de </w:t>
      </w:r>
      <w:r w:rsidRPr="00320814">
        <w:lastRenderedPageBreak/>
        <w:t>diferentes formas. Na definição operacional, o elemento é caracterizado com base nos próprios procedimentos do sistema de medição, como ocorre no caso do índice de massa corporal (IMC)</w:t>
      </w:r>
      <w:r w:rsidR="005008FD">
        <w:t xml:space="preserve"> e a escala de </w:t>
      </w:r>
      <w:proofErr w:type="spellStart"/>
      <w:r w:rsidR="005008FD">
        <w:t>Apgar</w:t>
      </w:r>
      <w:proofErr w:type="spellEnd"/>
      <w:r w:rsidR="005008FD">
        <w:t>.</w:t>
      </w:r>
      <w:r w:rsidR="005B22F5">
        <w:t xml:space="preserve"> </w:t>
      </w:r>
      <w:r w:rsidRPr="00320814">
        <w:t>Outra abordagem consiste na caracterização implícita, realizada por meio da relação entre conceitos, como se observa na síndrome metabólica e na fragilidade</w:t>
      </w:r>
      <w:r w:rsidR="005008FD">
        <w:t>.</w:t>
      </w:r>
      <w:r w:rsidR="005B22F5">
        <w:t xml:space="preserve"> </w:t>
      </w:r>
      <w:r w:rsidRPr="00320814">
        <w:t>Há também a caracterização explícita, que estabelece critérios diretos para definição dos elementos</w:t>
      </w:r>
      <w:r w:rsidR="005008FD">
        <w:t xml:space="preserve"> como amplitude de movimento do ombro e escoliose </w:t>
      </w:r>
      <w:r w:rsidR="005008FD">
        <w:fldChar w:fldCharType="begin"/>
      </w:r>
      <w:r w:rsidR="005008FD">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5008FD">
        <w:fldChar w:fldCharType="separate"/>
      </w:r>
      <w:r w:rsidR="005008FD" w:rsidRPr="00BB2701">
        <w:rPr>
          <w:rFonts w:cs="Arial"/>
        </w:rPr>
        <w:t>(</w:t>
      </w:r>
      <w:proofErr w:type="spellStart"/>
      <w:r w:rsidR="005008FD" w:rsidRPr="00BB2701">
        <w:rPr>
          <w:rFonts w:cs="Arial"/>
        </w:rPr>
        <w:t>Bradburn</w:t>
      </w:r>
      <w:proofErr w:type="spellEnd"/>
      <w:r w:rsidR="005008FD" w:rsidRPr="00BB2701">
        <w:rPr>
          <w:rFonts w:cs="Arial"/>
        </w:rPr>
        <w:t xml:space="preserve">; Cartwright; Fuller, 2016; Cartwright; </w:t>
      </w:r>
      <w:proofErr w:type="spellStart"/>
      <w:r w:rsidR="005008FD" w:rsidRPr="00BB2701">
        <w:rPr>
          <w:rFonts w:cs="Arial"/>
        </w:rPr>
        <w:t>Runhardt</w:t>
      </w:r>
      <w:proofErr w:type="spellEnd"/>
      <w:r w:rsidR="005008FD" w:rsidRPr="00BB2701">
        <w:rPr>
          <w:rFonts w:cs="Arial"/>
        </w:rPr>
        <w:t>, 2018)</w:t>
      </w:r>
      <w:r w:rsidR="005008FD">
        <w:fldChar w:fldCharType="end"/>
      </w:r>
      <w:r w:rsidR="005008FD">
        <w:t>.</w:t>
      </w:r>
      <w:r w:rsidR="005B22F5">
        <w:t xml:space="preserve"> </w:t>
      </w:r>
      <w:commentRangeEnd w:id="13"/>
      <w:r w:rsidR="005008FD">
        <w:rPr>
          <w:rStyle w:val="Refdecomentrio"/>
        </w:rPr>
        <w:commentReference w:id="13"/>
      </w:r>
    </w:p>
    <w:p w14:paraId="7C8DA25C" w14:textId="69F6A94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w:t>
      </w:r>
      <w:commentRangeStart w:id="14"/>
      <w:r w:rsidRPr="00320814">
        <w:t xml:space="preserve">No entanto, </w:t>
      </w:r>
      <w:r w:rsidR="0077715E">
        <w:t>entre as</w:t>
      </w:r>
      <w:r w:rsidR="0077715E" w:rsidRPr="00320814">
        <w:t xml:space="preserve"> fonte</w:t>
      </w:r>
      <w:r w:rsidR="0077715E">
        <w:t>s foi observado que</w:t>
      </w:r>
      <w:r w:rsidR="0077715E" w:rsidRPr="00320814">
        <w:t xml:space="preserve"> </w:t>
      </w:r>
      <w:r w:rsidRPr="00320814">
        <w:t>todos os elementos</w:t>
      </w:r>
      <w:r w:rsidR="0077715E">
        <w:t xml:space="preserve"> da estrutura epistemológica passaram por algum tipo de avaliação científica</w:t>
      </w:r>
      <w:r w:rsidRPr="00320814">
        <w:t>.</w:t>
      </w:r>
      <w:commentRangeEnd w:id="14"/>
      <w:r w:rsidR="00A54D77">
        <w:rPr>
          <w:rStyle w:val="Refdecomentrio"/>
        </w:rPr>
        <w:commentReference w:id="14"/>
      </w:r>
    </w:p>
    <w:p w14:paraId="609A8DBE" w14:textId="75FE88BC" w:rsidR="00AD5B1B" w:rsidRPr="00320814" w:rsidRDefault="00AD5B1B" w:rsidP="00AD5B1B">
      <w:r w:rsidRPr="00320814">
        <w:t xml:space="preserve">Os hábitos posturais representam um conceito relevante para o BackPEI, embora nenhuma das fontes analisadas os </w:t>
      </w:r>
      <w:r w:rsidRPr="00A54D77">
        <w:t xml:space="preserve">caracterize de maneira objetiva, por outro lado, a caracterização é demonstrada a partir da concordância </w:t>
      </w:r>
      <w:r w:rsidR="005B22F5" w:rsidRPr="00A54D77">
        <w:t xml:space="preserve">com </w:t>
      </w:r>
      <w:r w:rsidRPr="00A54D77">
        <w:t xml:space="preserve">o sistema </w:t>
      </w:r>
      <w:proofErr w:type="spellStart"/>
      <w:r w:rsidRPr="00A54D77">
        <w:t>LADy</w:t>
      </w:r>
      <w:proofErr w:type="spellEnd"/>
      <w:r w:rsidR="00EE63F2" w:rsidRPr="00A54D77">
        <w:t xml:space="preserve">, </w:t>
      </w:r>
      <w:r w:rsidRPr="00A54D77">
        <w:t>que também realiza a medição de hábitos posturais</w:t>
      </w:r>
      <w:r w:rsidR="00BB2701" w:rsidRPr="00A54D77">
        <w:t xml:space="preserve"> </w:t>
      </w:r>
      <w:r w:rsidR="00BB2701" w:rsidRPr="00A54D77">
        <w:fldChar w:fldCharType="begin"/>
      </w:r>
      <w:r w:rsidR="00BB2701" w:rsidRPr="00A54D77">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rsidRPr="00A54D77">
        <w:fldChar w:fldCharType="separate"/>
      </w:r>
      <w:r w:rsidR="00BB2701" w:rsidRPr="00A54D77">
        <w:rPr>
          <w:rFonts w:cs="Arial"/>
          <w:kern w:val="0"/>
        </w:rPr>
        <w:t xml:space="preserve">(Antoniolli </w:t>
      </w:r>
      <w:r w:rsidR="00BB2701" w:rsidRPr="00A54D77">
        <w:rPr>
          <w:rFonts w:cs="Arial"/>
          <w:i/>
          <w:iCs/>
          <w:kern w:val="0"/>
        </w:rPr>
        <w:t>et al.</w:t>
      </w:r>
      <w:r w:rsidR="00BB2701" w:rsidRPr="00A54D77">
        <w:rPr>
          <w:rFonts w:cs="Arial"/>
          <w:kern w:val="0"/>
        </w:rPr>
        <w:t>, 2015)</w:t>
      </w:r>
      <w:r w:rsidR="00BB2701" w:rsidRPr="00A54D77">
        <w:fldChar w:fldCharType="end"/>
      </w:r>
      <w:r w:rsidRPr="00A54D77">
        <w:t>. A</w:t>
      </w:r>
      <w:r w:rsidRPr="00320814">
        <w:t>ssim, na clinimetria,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Os autores sugerem que a adoção de guias metodológicos específicos para a clinimetria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w:t>
      </w:r>
      <w:r w:rsidRPr="00320814">
        <w:lastRenderedPageBreak/>
        <w:t xml:space="preserve">metodologia empregada pelas autoras como “erro de medição teste-reteste”, um 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A54D77">
        <w:t>Com base nessa definição, é possível determinar que os métodos utilizados n</w:t>
      </w:r>
      <w:r w:rsidR="003913D4" w:rsidRPr="00A54D77">
        <w:t>os procedimentos de</w:t>
      </w:r>
      <w:r w:rsidRPr="00A54D77">
        <w:t xml:space="preserve"> </w:t>
      </w:r>
      <w:r w:rsidR="003913D4" w:rsidRPr="00A54D77">
        <w:t>‘</w:t>
      </w:r>
      <w:r w:rsidRPr="00A54D77">
        <w:t>confiabilidade</w:t>
      </w:r>
      <w:r w:rsidR="003913D4" w:rsidRPr="00A54D77">
        <w:t xml:space="preserve"> </w:t>
      </w:r>
      <w:r w:rsidRPr="00A54D77">
        <w:t>teste-reteste</w:t>
      </w:r>
      <w:r w:rsidR="003913D4" w:rsidRPr="00A54D77">
        <w:t>’</w:t>
      </w:r>
      <w:r w:rsidRPr="00A54D77">
        <w:t xml:space="preserve"> concentram-se na avaliação da qualidade operacional do sistema de medição, estando, portanto, direcionados aos procedimentos, e não à caracterização ou à representação. Para mitigar a confusão decorrente da diversidade de termos</w:t>
      </w:r>
      <w:r w:rsidRPr="00320814">
        <w:t>,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BackPEI</w:t>
      </w:r>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w:t>
      </w:r>
      <w:r w:rsidRPr="00320814">
        <w:lastRenderedPageBreak/>
        <w:t>especialistas. No caso do BackPEI, os especialistas foram questionados sobre 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Isso não significa que a validade de conteúdo tenha sido utilizada exclusivamente para avaliar os procedimentos no BackPEI e apenas a caracterização no BABAQ, visto que os especialistas poderiam apontar a irrelevância de um item no BackPEI</w:t>
      </w:r>
      <w:r>
        <w:t>, por exemplo</w:t>
      </w:r>
      <w:r w:rsidRPr="00320814">
        <w:t>. Os métodos</w:t>
      </w:r>
      <w:r>
        <w:t xml:space="preserve"> da clinimetria</w:t>
      </w:r>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BackPEI.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Na clinimetria,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BackPEI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28B193D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como o BackPEI.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00420208" w:rsidRPr="00A54D77">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BackPEI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clinimetria,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clinimetria,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5822D198"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w:t>
      </w:r>
      <w:commentRangeStart w:id="15"/>
      <w:commentRangeStart w:id="16"/>
      <w:r w:rsidRPr="0074233B">
        <w:t xml:space="preserve">medição </w:t>
      </w:r>
      <w:proofErr w:type="spellStart"/>
      <w:r w:rsidRPr="0074233B">
        <w:t>nômica</w:t>
      </w:r>
      <w:proofErr w:type="spellEnd"/>
      <w:r w:rsidR="00A54D77">
        <w:t xml:space="preserve">, que ocorre quando a medição de um conceito (como a dor) é feito a partir de outro (como o comprimento) e é necessário que se conheça a relação entre ambos para a determinação dos valores, mas, ao mesmo tempo, é preciso conhecer os valores para a determinação da relação </w:t>
      </w:r>
      <w:commentRangeEnd w:id="15"/>
      <w:r w:rsidR="00420208">
        <w:rPr>
          <w:rStyle w:val="Refdecomentrio"/>
        </w:rPr>
        <w:commentReference w:id="15"/>
      </w:r>
      <w:commentRangeEnd w:id="16"/>
      <w:r w:rsidR="00EC6095">
        <w:rPr>
          <w:rStyle w:val="Refdecomentrio"/>
        </w:rPr>
        <w:commentReference w:id="16"/>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BackPEI,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o que não é corroborado pelas revisões de literatura utilizadas no desenvolvimento do BackPEI.</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BackPEI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inclusive do BackPEI,</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w:t>
      </w:r>
      <w:r w:rsidRPr="0074233B">
        <w:lastRenderedPageBreak/>
        <w:t xml:space="preserve">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02EA659A" w:rsidR="000D63C1" w:rsidRDefault="000D63C1" w:rsidP="00AD5B1B">
      <w:r>
        <w:t>Esta revisão teve um recorte bastante restrito com base em um único sistema de medição, o que traz uma limitação quanto a variedade de metodologias observadas. Outra limitação é que esta revisão se restringiu às pesquisas de clinimetria</w:t>
      </w:r>
      <w:r w:rsidR="002B25F1">
        <w:t xml:space="preserve">. </w:t>
      </w:r>
      <w:commentRangeStart w:id="17"/>
      <w:r w:rsidR="002B25F1">
        <w:t>Durante o processo de seleção foram encontrados 51 estudos de aplicação do BackPEI o que indica que a análise feita por essa revisão é relevante por contemplar um sistema de medição que está presente nas atividades de pesquisa da ciência da saúde. Um</w:t>
      </w:r>
      <w:r>
        <w:t>a análise em pesquisas de aplicação do BackPEI pode trazer novos conhecimentos que não são observáveis apenas com os estudos de desenvolvimento e avaliação dos sistemas de medição</w:t>
      </w:r>
      <w:r w:rsidR="002B25F1">
        <w:t xml:space="preserve">, por exemplo, observando como eles produzem novos conhecimentos e como (e se) eles influenciam nas modificações do BackPEI e se os métodos empregados pela clinimetria na caracterização, representação e procedimentos tem </w:t>
      </w:r>
      <w:r w:rsidR="006F0257">
        <w:t xml:space="preserve">sido </w:t>
      </w:r>
      <w:proofErr w:type="gramStart"/>
      <w:r w:rsidR="006F0257">
        <w:t>adequados</w:t>
      </w:r>
      <w:proofErr w:type="gramEnd"/>
      <w:r w:rsidR="006F0257">
        <w:t xml:space="preserve"> para as pesquisas sendo conduzidas.</w:t>
      </w:r>
      <w:commentRangeEnd w:id="17"/>
      <w:r w:rsidR="006F0257">
        <w:rPr>
          <w:rStyle w:val="Refdecomentrio"/>
        </w:rPr>
        <w:commentReference w:id="17"/>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BackPEI com os procedimentos e que há uma grande importância da avaliação científica de todos os elementos da estrutura epistemológica, havendo ainda uma lacuna sobre como avaliar a representação.</w:t>
      </w:r>
    </w:p>
    <w:p w14:paraId="79AFC26C" w14:textId="47E0370F" w:rsidR="0083593E" w:rsidRDefault="000750E1" w:rsidP="00FB39F7">
      <w:bookmarkStart w:id="18" w:name="_Hlk198169894"/>
      <w:r>
        <w:t>Como sugestões para</w:t>
      </w:r>
      <w:r w:rsidR="006B64DF">
        <w:t xml:space="preserve"> futuras pesquisas na clinimetria: </w:t>
      </w:r>
      <w:r w:rsidR="006B64DF" w:rsidRPr="0083593E">
        <w:t>apresentação de definições claras e referências para as metodologias empregadas</w:t>
      </w:r>
      <w:r w:rsidR="006B64DF">
        <w:t>;</w:t>
      </w:r>
      <w:r w:rsidR="006B64DF" w:rsidRPr="0083593E">
        <w:t xml:space="preserve"> avaliar a caracterização através da validade de conteúdo</w:t>
      </w:r>
      <w:r w:rsidR="00D429B3">
        <w:t>,</w:t>
      </w:r>
      <w:r w:rsidR="006B64DF" w:rsidRPr="0083593E">
        <w:t xml:space="preserve"> questionando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criar suposições sobre características da representação e testá-las a partir dos dados coletados e avaliar o efeito piso e teto.</w:t>
      </w:r>
    </w:p>
    <w:bookmarkEnd w:id="18"/>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w:t>
      </w:r>
      <w:r>
        <w:lastRenderedPageBreak/>
        <w:t xml:space="preserve">Também é importante avaliar o sucesso da caracterização, representação e procedimentos do BackPEI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lastRenderedPageBreak/>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lastRenderedPageBreak/>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láudia Candotti" w:date="2025-05-15T13:06:00Z" w:initials="CC">
    <w:p w14:paraId="1024C620" w14:textId="60CC8608" w:rsidR="00B45248" w:rsidRDefault="00B45248" w:rsidP="00B45248">
      <w:pPr>
        <w:pStyle w:val="Textodecomentrio"/>
        <w:ind w:firstLine="0"/>
        <w:jc w:val="left"/>
      </w:pPr>
      <w:r>
        <w:rPr>
          <w:rStyle w:val="Refdecomentrio"/>
        </w:rPr>
        <w:annotationRef/>
      </w:r>
    </w:p>
    <w:p w14:paraId="292988B1" w14:textId="77777777" w:rsidR="00B45248" w:rsidRDefault="00B45248" w:rsidP="00B45248">
      <w:pPr>
        <w:pStyle w:val="Textodecomentrio"/>
        <w:ind w:firstLine="0"/>
        <w:jc w:val="left"/>
      </w:pPr>
      <w:r>
        <w:t xml:space="preserve">E, com certeza, nas considerações finais da tese esse debate deve ter. Afinal, esse instrumento tem sido usado e o que significa isso? Pode-se fazer um instrumento e não achar estudos que o utilizem.... Esse debate também deve estar na tese e fecha com o ultimo objetivo especifico </w:t>
      </w:r>
    </w:p>
  </w:comment>
  <w:comment w:id="10"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3" w:author="Lucas Beraldo" w:date="2025-05-16T16:40:00Z" w:initials="LB">
    <w:p w14:paraId="703C34DC" w14:textId="4C839104" w:rsidR="005008FD" w:rsidRDefault="005008FD">
      <w:pPr>
        <w:pStyle w:val="Textodecomentrio"/>
      </w:pPr>
      <w:r>
        <w:rPr>
          <w:rStyle w:val="Refdecomentrio"/>
        </w:rPr>
        <w:annotationRef/>
      </w:r>
      <w:r>
        <w:t>Coloquei 2 exemplos de cada um pra ficar bonitinho. Nesse caso aqui os textos da referência apresentam as formas da caracterização e eu que trouxe os exemplos, o IMC é o único que veio do texto. Eu coloquei as referências no final do parágrafo, acha que dá pra entender que veio tudo de lá?</w:t>
      </w:r>
    </w:p>
  </w:comment>
  <w:comment w:id="14" w:author="Lucas Beraldo" w:date="2025-05-16T16:44:00Z" w:initials="LB">
    <w:p w14:paraId="630673E9" w14:textId="77777777" w:rsidR="00A54D77" w:rsidRDefault="00A54D77">
      <w:pPr>
        <w:pStyle w:val="Textodecomentrio"/>
      </w:pPr>
      <w:r>
        <w:rPr>
          <w:rStyle w:val="Refdecomentrio"/>
        </w:rPr>
        <w:annotationRef/>
      </w:r>
      <w:r>
        <w:t>Reescrevi. Acha que ficou claro?</w:t>
      </w:r>
    </w:p>
    <w:p w14:paraId="2696D84F" w14:textId="11FB58FF" w:rsidR="00A54D77" w:rsidRDefault="00A54D77">
      <w:pPr>
        <w:pStyle w:val="Textodecomentrio"/>
      </w:pPr>
    </w:p>
  </w:comment>
  <w:comment w:id="15" w:author="Cláudia Candotti" w:date="2025-05-15T11:13:00Z" w:initials="CC">
    <w:p w14:paraId="46A0460F" w14:textId="0B6FE5FD" w:rsidR="00EE6DE6" w:rsidRDefault="00420208" w:rsidP="00EE6DE6">
      <w:pPr>
        <w:pStyle w:val="Textodecomentrio"/>
        <w:ind w:firstLine="0"/>
        <w:jc w:val="left"/>
      </w:pPr>
      <w:r>
        <w:rPr>
          <w:rStyle w:val="Refdecomentrio"/>
        </w:rPr>
        <w:annotationRef/>
      </w:r>
      <w:r w:rsidR="00EE6DE6">
        <w:rPr>
          <w:highlight w:val="yellow"/>
        </w:rPr>
        <w:t xml:space="preserve">O que é isso? Coloca uma breve definição: </w:t>
      </w:r>
      <w:r w:rsidR="00EE6DE6">
        <w:rPr>
          <w:color w:val="001D35"/>
          <w:highlight w:val="yellow"/>
        </w:rPr>
        <w:t>medição que usa nomes ou categorias para identificar e distinguir entre diferentes itens. </w:t>
      </w:r>
      <w:r w:rsidR="00EE6DE6">
        <w:rPr>
          <w:highlight w:val="yellow"/>
        </w:rPr>
        <w:t xml:space="preserve"> </w:t>
      </w:r>
    </w:p>
  </w:comment>
  <w:comment w:id="16" w:author="Lucas Beraldo" w:date="2025-05-16T16:52:00Z" w:initials="LB">
    <w:p w14:paraId="03DF15B5" w14:textId="4D573733" w:rsidR="00EC6095" w:rsidRDefault="00EC6095">
      <w:pPr>
        <w:pStyle w:val="Textodecomentrio"/>
      </w:pPr>
      <w:r>
        <w:rPr>
          <w:rStyle w:val="Refdecomentrio"/>
        </w:rPr>
        <w:annotationRef/>
      </w:r>
      <w:r>
        <w:t>Feito</w:t>
      </w:r>
    </w:p>
  </w:comment>
  <w:comment w:id="17" w:author="Lucas Beraldo" w:date="2025-05-16T16:03:00Z" w:initials="LB">
    <w:p w14:paraId="75488382" w14:textId="7B757B26" w:rsidR="006F0257" w:rsidRDefault="006F0257">
      <w:pPr>
        <w:pStyle w:val="Textodecomentrio"/>
      </w:pPr>
      <w:r>
        <w:rPr>
          <w:rStyle w:val="Refdecomentrio"/>
        </w:rPr>
        <w:annotationRef/>
      </w:r>
      <w:r>
        <w:t>Reescri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2988B1" w15:done="0"/>
  <w15:commentEx w15:paraId="23B38D7F" w15:done="0"/>
  <w15:commentEx w15:paraId="703C34DC" w15:done="0"/>
  <w15:commentEx w15:paraId="2696D84F" w15:done="0"/>
  <w15:commentEx w15:paraId="46A0460F" w15:done="0"/>
  <w15:commentEx w15:paraId="03DF15B5" w15:paraIdParent="46A0460F" w15:done="0"/>
  <w15:commentEx w15:paraId="754883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E02982D" w16cex:dateUtc="2025-05-15T16:06:00Z"/>
  <w16cex:commentExtensible w16cex:durableId="3A00389C" w16cex:dateUtc="2025-05-11T23:10:00Z"/>
  <w16cex:commentExtensible w16cex:durableId="2B19F199" w16cex:dateUtc="2025-05-16T19:40:00Z"/>
  <w16cex:commentExtensible w16cex:durableId="10A65C0F" w16cex:dateUtc="2025-05-16T19:44:00Z"/>
  <w16cex:commentExtensible w16cex:durableId="0FE89526" w16cex:dateUtc="2025-05-15T14:13:00Z"/>
  <w16cex:commentExtensible w16cex:durableId="4C6EBFF2" w16cex:dateUtc="2025-05-16T19:52:00Z"/>
  <w16cex:commentExtensible w16cex:durableId="119C4340" w16cex:dateUtc="2025-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2988B1" w16cid:durableId="4E02982D"/>
  <w16cid:commentId w16cid:paraId="23B38D7F" w16cid:durableId="3A00389C"/>
  <w16cid:commentId w16cid:paraId="703C34DC" w16cid:durableId="2B19F199"/>
  <w16cid:commentId w16cid:paraId="2696D84F" w16cid:durableId="10A65C0F"/>
  <w16cid:commentId w16cid:paraId="46A0460F" w16cid:durableId="0FE89526"/>
  <w16cid:commentId w16cid:paraId="03DF15B5" w16cid:durableId="4C6EBFF2"/>
  <w16cid:commentId w16cid:paraId="75488382" w16cid:durableId="119C43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5BCF1" w14:textId="77777777" w:rsidR="002A0648" w:rsidRDefault="002A0648" w:rsidP="009850FC">
      <w:pPr>
        <w:spacing w:line="240" w:lineRule="auto"/>
      </w:pPr>
      <w:r>
        <w:separator/>
      </w:r>
    </w:p>
  </w:endnote>
  <w:endnote w:type="continuationSeparator" w:id="0">
    <w:p w14:paraId="4ED37F3C" w14:textId="77777777" w:rsidR="002A0648" w:rsidRDefault="002A0648"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324BB1" w14:textId="77777777" w:rsidR="002A0648" w:rsidRDefault="002A0648" w:rsidP="009850FC">
      <w:pPr>
        <w:spacing w:line="240" w:lineRule="auto"/>
      </w:pPr>
      <w:r>
        <w:separator/>
      </w:r>
    </w:p>
  </w:footnote>
  <w:footnote w:type="continuationSeparator" w:id="0">
    <w:p w14:paraId="3F064A90" w14:textId="77777777" w:rsidR="002A0648" w:rsidRDefault="002A0648"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áudia Candotti">
    <w15:presenceInfo w15:providerId="None" w15:userId="Cláudia Candotti"/>
  </w15:person>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750E1"/>
    <w:rsid w:val="00081B10"/>
    <w:rsid w:val="00083C3A"/>
    <w:rsid w:val="00084270"/>
    <w:rsid w:val="000977D2"/>
    <w:rsid w:val="000A02BA"/>
    <w:rsid w:val="000A0591"/>
    <w:rsid w:val="000A23EF"/>
    <w:rsid w:val="000A3994"/>
    <w:rsid w:val="000A5DF3"/>
    <w:rsid w:val="000A6761"/>
    <w:rsid w:val="000D0CF4"/>
    <w:rsid w:val="000D63C1"/>
    <w:rsid w:val="000D681B"/>
    <w:rsid w:val="000E1494"/>
    <w:rsid w:val="000E1D5E"/>
    <w:rsid w:val="000E2721"/>
    <w:rsid w:val="000E316E"/>
    <w:rsid w:val="000F42A8"/>
    <w:rsid w:val="00104AED"/>
    <w:rsid w:val="0010654A"/>
    <w:rsid w:val="00114726"/>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0648"/>
    <w:rsid w:val="002A1CF5"/>
    <w:rsid w:val="002B25F1"/>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679F"/>
    <w:rsid w:val="00374996"/>
    <w:rsid w:val="00385D01"/>
    <w:rsid w:val="00387624"/>
    <w:rsid w:val="003913D4"/>
    <w:rsid w:val="00394E5E"/>
    <w:rsid w:val="003965BD"/>
    <w:rsid w:val="00396D35"/>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63EC"/>
    <w:rsid w:val="005008FD"/>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D4D"/>
    <w:rsid w:val="006621C5"/>
    <w:rsid w:val="00663D31"/>
    <w:rsid w:val="00685C2E"/>
    <w:rsid w:val="00694D91"/>
    <w:rsid w:val="006B131E"/>
    <w:rsid w:val="006B64DF"/>
    <w:rsid w:val="006B650E"/>
    <w:rsid w:val="006C0F5D"/>
    <w:rsid w:val="006C5DBE"/>
    <w:rsid w:val="006F0257"/>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7715E"/>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401AC"/>
    <w:rsid w:val="0094053D"/>
    <w:rsid w:val="009457E1"/>
    <w:rsid w:val="00950D33"/>
    <w:rsid w:val="0095329F"/>
    <w:rsid w:val="00955329"/>
    <w:rsid w:val="009612E7"/>
    <w:rsid w:val="0096625B"/>
    <w:rsid w:val="00974A03"/>
    <w:rsid w:val="009850FC"/>
    <w:rsid w:val="009B4CA5"/>
    <w:rsid w:val="009C2E79"/>
    <w:rsid w:val="009D441C"/>
    <w:rsid w:val="009F0C8B"/>
    <w:rsid w:val="00A00C0D"/>
    <w:rsid w:val="00A035CA"/>
    <w:rsid w:val="00A218FB"/>
    <w:rsid w:val="00A31156"/>
    <w:rsid w:val="00A34264"/>
    <w:rsid w:val="00A36A61"/>
    <w:rsid w:val="00A43DDD"/>
    <w:rsid w:val="00A519A4"/>
    <w:rsid w:val="00A54D77"/>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4AD2"/>
    <w:rsid w:val="00B35A09"/>
    <w:rsid w:val="00B45248"/>
    <w:rsid w:val="00B604AE"/>
    <w:rsid w:val="00B8080A"/>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4B18"/>
    <w:rsid w:val="00E50A79"/>
    <w:rsid w:val="00E51579"/>
    <w:rsid w:val="00E615BC"/>
    <w:rsid w:val="00E644B2"/>
    <w:rsid w:val="00E77D33"/>
    <w:rsid w:val="00E914C2"/>
    <w:rsid w:val="00EA0024"/>
    <w:rsid w:val="00EA49C8"/>
    <w:rsid w:val="00EB2446"/>
    <w:rsid w:val="00EB649E"/>
    <w:rsid w:val="00EB6F1D"/>
    <w:rsid w:val="00EC3269"/>
    <w:rsid w:val="00EC6095"/>
    <w:rsid w:val="00EE63F2"/>
    <w:rsid w:val="00EE6DE6"/>
    <w:rsid w:val="00EF4D59"/>
    <w:rsid w:val="00F060AB"/>
    <w:rsid w:val="00F071D2"/>
    <w:rsid w:val="00F10DF7"/>
    <w:rsid w:val="00F1153E"/>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github.com/lucasmberaldo/10-anos-de-back-pei" TargetMode="Externa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28"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0</TotalTime>
  <Pages>39</Pages>
  <Words>91744</Words>
  <Characters>495423</Characters>
  <Application>Microsoft Office Word</Application>
  <DocSecurity>0</DocSecurity>
  <Lines>4128</Lines>
  <Paragraphs>1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55</cp:revision>
  <dcterms:created xsi:type="dcterms:W3CDTF">2025-03-12T15:42:00Z</dcterms:created>
  <dcterms:modified xsi:type="dcterms:W3CDTF">2025-05-16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